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0B779DD1"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 xml:space="preserve">(Sajih et al., </w:t>
      </w:r>
      <w:r w:rsidR="000C5422" w:rsidRPr="000C5422">
        <w:rPr>
          <w:noProof/>
        </w:rPr>
        <w:lastRenderedPageBreak/>
        <w:t>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Understanding the full suite of minerals controlling radium transport will be key in predicting its behavior.</w:t>
      </w:r>
    </w:p>
    <w:p w14:paraId="1B6D9479" w14:textId="655D63B0" w:rsidR="00400EB6" w:rsidRDefault="00400EB6">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w:t>
      </w:r>
      <w:proofErr w:type="spellStart"/>
      <w:r>
        <w:t>coprecipitate</w:t>
      </w:r>
      <w:proofErr w:type="spellEnd"/>
      <w:r>
        <w:t xml:space="preserv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w:t>
      </w:r>
      <w:proofErr w:type="spellStart"/>
      <w:r>
        <w:t>ferrihydrite</w:t>
      </w:r>
      <w:proofErr w:type="spellEnd"/>
      <w:r>
        <w:t xml:space="preserv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p>
    <w:p w14:paraId="4D70E478" w14:textId="0CEE460C"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xml:space="preserve">.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 xml:space="preserve">to 3% using </w:t>
      </w:r>
      <w:proofErr w:type="spellStart"/>
      <w:r w:rsidR="00DE72DF">
        <w:t>HCl</w:t>
      </w:r>
      <w:proofErr w:type="spellEnd"/>
      <w:r w:rsidR="00DE72DF">
        <w:t>.</w:t>
      </w:r>
    </w:p>
    <w:p w14:paraId="33DD1791" w14:textId="23623E21" w:rsidR="00DE72DF" w:rsidRDefault="00DE72DF">
      <w:r>
        <w:t>2.1 MINERAL PREPARATION</w:t>
      </w:r>
    </w:p>
    <w:p w14:paraId="311590D6" w14:textId="1B566278" w:rsidR="00DE72DF" w:rsidRDefault="00DE72DF">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w:t>
      </w:r>
      <w:proofErr w:type="gramStart"/>
      <w:r w:rsidR="00167D90">
        <w:t>Fe(</w:t>
      </w:r>
      <w:proofErr w:type="gramEnd"/>
      <w:r w:rsidR="00167D90">
        <w:t xml:space="preserve">II)Cl2 and bicarbonate using air over </w:t>
      </w:r>
      <w:r w:rsidR="00167D90">
        <w:lastRenderedPageBreak/>
        <w:t>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 Lastly, the pyrite was allowed to </w:t>
      </w:r>
      <w:r w:rsidR="00C4280C">
        <w:t xml:space="preserve">air dry in the anaerobic glove bag with a </w:t>
      </w:r>
      <w:proofErr w:type="spellStart"/>
      <w:r w:rsidR="00C4280C">
        <w:t>dessicant</w:t>
      </w:r>
      <w:proofErr w:type="spellEnd"/>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D377DD6" w:rsidR="007B346B" w:rsidRDefault="00490D23" w:rsidP="008A0962">
      <w:pPr>
        <w:ind w:firstLine="720"/>
      </w:pPr>
      <w:r>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w:t>
      </w:r>
      <w:proofErr w:type="gramStart"/>
      <w:r w:rsidR="00FF24E5">
        <w:t>,5,7</w:t>
      </w:r>
      <w:proofErr w:type="gramEnd"/>
      <w:r w:rsidR="00FF24E5">
        <w:t xml:space="preserve">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w:t>
      </w:r>
      <w:r w:rsidR="009378CA">
        <w:lastRenderedPageBreak/>
        <w:t xml:space="preserve">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w:t>
      </w:r>
      <w:proofErr w:type="spellStart"/>
      <w:r w:rsidR="00671B0D">
        <w:t>keV</w:t>
      </w:r>
      <w:proofErr w:type="spellEnd"/>
      <w:r w:rsidR="00671B0D">
        <w:t xml:space="preserve"> peak. </w:t>
      </w:r>
      <w:r w:rsidR="009378CA">
        <w:t>The solid samples on PES filters were simply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The physical arrangement</w:t>
      </w:r>
      <w:r w:rsidR="00B5451B">
        <w:t xml:space="preserve"> </w:t>
      </w:r>
      <w:proofErr w:type="spellStart"/>
      <w:r w:rsidR="00B5451B">
        <w:t>arrangement</w:t>
      </w:r>
      <w:proofErr w:type="spellEnd"/>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32A6434B"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A41A6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w:t>
      </w:r>
      <w:bookmarkStart w:id="3" w:name="_GoBack"/>
      <w:bookmarkEnd w:id="3"/>
      <w:r w:rsidR="00570A6F" w:rsidRPr="00570A6F">
        <w:rPr>
          <w:noProof/>
        </w:rPr>
        <w:t xml:space="preserve">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 xml:space="preserve">Th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FC6BEA">
        <w:t xml:space="preserve"> values presented in table 2</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through 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 xml:space="preserve">sorption at acidic </w:t>
      </w:r>
      <w:proofErr w:type="spellStart"/>
      <w:proofErr w:type="gramStart"/>
      <w:r w:rsidR="006674E7">
        <w:t>pHs</w:t>
      </w:r>
      <w:proofErr w:type="spellEnd"/>
      <w:proofErr w:type="gramEnd"/>
      <w:r w:rsidR="006674E7">
        <w:t xml:space="preserve">, and that </w:t>
      </w:r>
      <w:proofErr w:type="spellStart"/>
      <w:r w:rsidR="006674E7">
        <w:t>ferrihydrite</w:t>
      </w:r>
      <w:proofErr w:type="spellEnd"/>
      <w:r w:rsidR="006674E7">
        <w:t xml:space="preserve"> shows the most sorption at pH 9 compared to all of the other minerals.</w:t>
      </w:r>
      <w:r w:rsidR="00BE6AF9">
        <w:t xml:space="preserve"> </w:t>
      </w:r>
    </w:p>
    <w:p w14:paraId="507B0CE8" w14:textId="60772C9C" w:rsidR="006B4EBE" w:rsidRDefault="006B4EBE" w:rsidP="00505D1A">
      <w:r>
        <w:lastRenderedPageBreak/>
        <w:tab/>
        <w:t xml:space="preserve">There is an abundance of prior work examining sorption of radium and its corresponding analogues to iron oxides such as </w:t>
      </w:r>
      <w:proofErr w:type="spellStart"/>
      <w:r>
        <w:t>ferrihydrite</w:t>
      </w:r>
      <w:proofErr w:type="spellEnd"/>
      <w:r>
        <w:t xml:space="preserv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 xml:space="preserve">Table 1 compiles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as a marker for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4AEB67F2" w:rsidR="008B0456" w:rsidRDefault="008B0456" w:rsidP="00505D1A">
      <w:r>
        <w:tab/>
        <w:t xml:space="preserve">For </w:t>
      </w:r>
      <w:proofErr w:type="spellStart"/>
      <w:r>
        <w:t>ferrihydrite</w:t>
      </w:r>
      <w:proofErr w:type="spellEnd"/>
      <w:r>
        <w:t xml:space="preserve">, surprisingly little data exists, with only two sources reporting any sort of isotherm data. The experimental results presented here match within an order of magnitude of the </w:t>
      </w:r>
      <w:proofErr w:type="spellStart"/>
      <w:r>
        <w:t>K</w:t>
      </w:r>
      <w:r>
        <w:rPr>
          <w:vertAlign w:val="subscript"/>
        </w:rPr>
        <w:t>d</w:t>
      </w:r>
      <w:proofErr w:type="spellEnd"/>
      <w:r>
        <w:rPr>
          <w:vertAlign w:val="subscript"/>
        </w:rPr>
        <w:t xml:space="preserve">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2E6B4799" w:rsidR="000660E0" w:rsidRDefault="00DD73D3" w:rsidP="00505D1A">
      <w:r>
        <w:tab/>
        <w:t>Larger differences appear when examining radium adsorption to goethite, which has more available data in the literature. These result</w:t>
      </w:r>
      <w:r w:rsidR="00FC6BEA">
        <w:t xml:space="preserve">s are displayed in table 2, along with the other mineral specific results. Unlike with </w:t>
      </w:r>
      <w:proofErr w:type="spellStart"/>
      <w:r w:rsidR="00FC6BEA">
        <w:t>ferrihydrite</w:t>
      </w:r>
      <w:proofErr w:type="spellEnd"/>
      <w:r w:rsidR="00FC6BEA">
        <w:t>,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xml:space="preserve">.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commentRangeStart w:id="4"/>
      <w:r>
        <w:t>SECTION 3.1.2: SORPTION ISOTHERMS</w:t>
      </w:r>
      <w:r w:rsidR="00832FDC">
        <w:t xml:space="preserve"> AND SORPTION KINETICS</w:t>
      </w:r>
      <w:r>
        <w:t>: MONTMORILLONITE</w:t>
      </w:r>
      <w:commentRangeEnd w:id="4"/>
      <w:r w:rsidR="008D5E6F">
        <w:rPr>
          <w:rStyle w:val="CommentReference"/>
        </w:rPr>
        <w:commentReference w:id="4"/>
      </w:r>
    </w:p>
    <w:p w14:paraId="18C2F2B6" w14:textId="451826A8" w:rsidR="0051444A" w:rsidRDefault="00E14811" w:rsidP="00505D1A">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 xml:space="preserve">As with the iron oxides, there is only a limited set of experimental data with which to compare the gathered experimental data. The two data points are reported in table 2, and were performed under </w:t>
      </w:r>
      <w:r>
        <w:lastRenderedPageBreak/>
        <w:t xml:space="preserve">similar solution conditions, but with different solid to solution ratios. Again, there are significant differences in the order of magnitude in the calculated </w:t>
      </w:r>
      <w:proofErr w:type="spellStart"/>
      <w:proofErr w:type="gramStart"/>
      <w:r>
        <w:t>K</w:t>
      </w:r>
      <w:r>
        <w:rPr>
          <w:vertAlign w:val="subscript"/>
        </w:rPr>
        <w:t>d</w:t>
      </w:r>
      <w:proofErr w:type="spellEnd"/>
      <w:proofErr w:type="gramEnd"/>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xml:space="preserve">, while the present experiments, which had the lowest solid loading, had the largest extent of sorption. The comparable data span roughly an order of magnitude in difference for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17DAFE13" w14:textId="5296C65E" w:rsidR="00C2009C" w:rsidRPr="0051444A" w:rsidRDefault="00520539" w:rsidP="00505D1A">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proofErr w:type="spellStart"/>
      <w:r w:rsidR="00832FDC">
        <w:t>pH.</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table 2.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505D1A">
      <w:r>
        <w:t>SECTION 3.2 SURFACE COMPLEXATION MODELING</w:t>
      </w:r>
    </w:p>
    <w:p w14:paraId="38E259A4" w14:textId="63907F0F" w:rsidR="000A2B77" w:rsidRDefault="000A2B77" w:rsidP="00505D1A">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 reaction constants and suggested reactions, which can be found in table 3, show that </w:t>
      </w:r>
      <w:proofErr w:type="spellStart"/>
      <w:r w:rsidR="00C07D4E">
        <w:t>ferrihydrite</w:t>
      </w:r>
      <w:proofErr w:type="spellEnd"/>
      <w:r w:rsidR="00C07D4E">
        <w:t xml:space="preserve"> complexation dominates over goethite, matching the relative </w:t>
      </w:r>
      <w:r w:rsidR="00346B02">
        <w:t>extents</w:t>
      </w:r>
      <w:r w:rsidR="00C07D4E">
        <w:t xml:space="preserve"> of sorption observed in the sorption isotherms. </w:t>
      </w:r>
      <w:r w:rsidR="00346B02">
        <w:t xml:space="preserve">It is traditional when modeling </w:t>
      </w:r>
      <w:proofErr w:type="spellStart"/>
      <w:r w:rsidR="00346B02">
        <w:t>fererhydrite</w:t>
      </w:r>
      <w:proofErr w:type="spellEnd"/>
      <w:r w:rsidR="00346B02">
        <w:t xml:space="preserve"> behavior to use a two site model, with a strong and weak </w:t>
      </w:r>
      <w:commentRangeStart w:id="5"/>
      <w:r w:rsidR="00346B02">
        <w:t>site</w:t>
      </w:r>
      <w:commentRangeEnd w:id="5"/>
      <w:r w:rsidR="00346B02">
        <w:rPr>
          <w:rStyle w:val="CommentReference"/>
        </w:rPr>
        <w:commentReference w:id="5"/>
      </w:r>
      <w:r w:rsidR="00346B02">
        <w:t xml:space="preserve">, where the strong site represents sorption at low levels of sorbate, and the weak site represents sorption at high 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xml:space="preserve">.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w:t>
      </w:r>
      <w:proofErr w:type="spellStart"/>
      <w:r w:rsidR="00346B02">
        <w:t>ferrihydrite</w:t>
      </w:r>
      <w:proofErr w:type="spellEnd"/>
      <w:r w:rsidR="00346B02">
        <w:t xml:space="preserve"> sorption. Other recent work examining radium sorption to </w:t>
      </w:r>
      <w:proofErr w:type="spellStart"/>
      <w:r w:rsidR="00346B02">
        <w:t>ferrihydrite</w:t>
      </w:r>
      <w:proofErr w:type="spellEnd"/>
      <w:r w:rsidR="00346B02">
        <w:t xml:space="preserve"> used a </w:t>
      </w:r>
      <w:proofErr w:type="spellStart"/>
      <w:r w:rsidR="00346B02">
        <w:t>tetradentate</w:t>
      </w:r>
      <w:proofErr w:type="spellEnd"/>
      <w:r w:rsidR="00346B02">
        <w:t xml:space="preserve"> reaction to fit experimental data </w:t>
      </w:r>
      <w:r w:rsidR="00346B02">
        <w:fldChar w:fldCharType="begin" w:fldLock="1"/>
      </w:r>
      <w:r w:rsidR="00A41A6F">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346B02">
        <w:fldChar w:fldCharType="separate"/>
      </w:r>
      <w:r w:rsidR="00346B02" w:rsidRPr="00346B02">
        <w:rPr>
          <w:noProof/>
        </w:rPr>
        <w:t>(Sajih et al., 2014a)</w:t>
      </w:r>
      <w:r w:rsidR="00346B02">
        <w:fldChar w:fldCharType="end"/>
      </w:r>
      <w:r w:rsidR="00346B02">
        <w:t xml:space="preserve">. In order to maintain comparisons with goethite and montmorillonite behavior, as well as to maintain the simplicity of the overall modeling approach, this method was not used. </w:t>
      </w:r>
    </w:p>
    <w:p w14:paraId="0438CD79" w14:textId="430AAD43" w:rsidR="00EC0ACD" w:rsidRDefault="00EC0ACD" w:rsidP="00505D1A">
      <w:r>
        <w:tab/>
        <w:t>MAKE COMPARISONS TO STRONTIUM, BARIUM, OTHER SIMPLE SURFACE COMPLEXATION</w:t>
      </w:r>
      <w:r w:rsidR="00A41A6F">
        <w:t xml:space="preserve"> </w:t>
      </w:r>
      <w:r w:rsidR="00A41A6F">
        <w:fldChar w:fldCharType="begin" w:fldLock="1"/>
      </w:r>
      <w:r w:rsidR="00A41A6F">
        <w:instrText>ADDIN CSL_CITATION { "citationItems" : [ { "id" : "ITEM-1", "itemData" : { "author" : [ { "dropping-particle" : "", "family" : "Small", "given" : "T D", "non-dropping-particle" : "", "parse-names" : false, "suffix" : "" }, { "dropping-particle" : "", "family" : "Warren", "given" : "L A", "non-dropping-particle" : "", "parse-names" : false, "suffix" : "" }, { "dropping-particle" : "", "family" : "Roden", "given" : "E E", "non-dropping-particle" : "", "parse-names" : false, "suffix" : "" } ], "id" : "ITEM-1", "issue" : "24", "issued" : { "date-parts" : [ [ "1999" ] ] }, "page" : "4465-4470", "title" : "Sorption of Strontium by Bacteria , Fe ( III ) Oxide , and Bacteria - Fe ( III ) Oxide Composites", "type" : "article-journal", "volume" : "33" }, "uris" : [ "http://www.mendeley.com/documents/?uuid=a67f82d1-13a0-40ff-970d-abcb333eb2c0"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Small, Warren, &amp; Roden, 1999)", "plainTextFormattedCitation" : "(Sajih et al., 2014b; Small, Warren, &amp; Roden, 1999)", "previouslyFormattedCitation" : "(Sajih et al., 2014b; Small, Warren, &amp; Roden, 1999)" }, "properties" : { "noteIndex" : 0 }, "schema" : "https://github.com/citation-style-language/schema/raw/master/csl-citation.json" }</w:instrText>
      </w:r>
      <w:r w:rsidR="00A41A6F">
        <w:fldChar w:fldCharType="separate"/>
      </w:r>
      <w:r w:rsidR="00A41A6F" w:rsidRPr="00A41A6F">
        <w:rPr>
          <w:noProof/>
        </w:rPr>
        <w:t>(Sajih et al., 2014b; Small, Warren, &amp; Roden, 1999)</w:t>
      </w:r>
      <w:r w:rsidR="00A41A6F">
        <w:fldChar w:fldCharType="end"/>
      </w:r>
    </w:p>
    <w:p w14:paraId="54CDEC99" w14:textId="77777777" w:rsidR="0002013C" w:rsidRDefault="0002013C" w:rsidP="00505D1A"/>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 xml:space="preserve">Sulfide bearing iron minerals, which are common in reduced </w:t>
      </w:r>
      <w:proofErr w:type="spellStart"/>
      <w:r>
        <w:t>groundwaters</w:t>
      </w:r>
      <w:proofErr w:type="spellEnd"/>
      <w:r>
        <w:t xml:space="preserve">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 xml:space="preserve">This plays an important factor in </w:t>
      </w:r>
      <w:proofErr w:type="spellStart"/>
      <w:r w:rsidR="00DB6383">
        <w:t>groundwaters</w:t>
      </w:r>
      <w:proofErr w:type="spellEnd"/>
      <w:r w:rsidR="00DB6383">
        <w:t xml:space="preserve"> that experience natural or </w:t>
      </w:r>
      <w:proofErr w:type="spellStart"/>
      <w:r w:rsidR="00DB6383">
        <w:t>anthropogenically</w:t>
      </w:r>
      <w:proofErr w:type="spellEnd"/>
      <w:r w:rsidR="00DB6383">
        <w:t xml:space="preserve">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3B4FEA5D" w14:textId="4ED54F7B" w:rsidR="00A41A6F" w:rsidRPr="00A41A6F" w:rsidRDefault="00F563F7" w:rsidP="00A41A6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41A6F" w:rsidRPr="00A41A6F">
        <w:rPr>
          <w:rFonts w:ascii="Calibri" w:hAnsi="Calibri" w:cs="Times New Roman"/>
          <w:noProof/>
          <w:szCs w:val="24"/>
        </w:rPr>
        <w:t xml:space="preserve">Ames, L. L. (1983). Sorption of Trace Constituents from Aqueous Solutions onto Secondary Minerals. I. Uranium. </w:t>
      </w:r>
      <w:r w:rsidR="00A41A6F" w:rsidRPr="00A41A6F">
        <w:rPr>
          <w:rFonts w:ascii="Calibri" w:hAnsi="Calibri" w:cs="Times New Roman"/>
          <w:i/>
          <w:iCs/>
          <w:noProof/>
          <w:szCs w:val="24"/>
        </w:rPr>
        <w:t>Clays and Clay Minerals</w:t>
      </w:r>
      <w:r w:rsidR="00A41A6F" w:rsidRPr="00A41A6F">
        <w:rPr>
          <w:rFonts w:ascii="Calibri" w:hAnsi="Calibri" w:cs="Times New Roman"/>
          <w:noProof/>
          <w:szCs w:val="24"/>
        </w:rPr>
        <w:t xml:space="preserve">, </w:t>
      </w:r>
      <w:r w:rsidR="00A41A6F" w:rsidRPr="00A41A6F">
        <w:rPr>
          <w:rFonts w:ascii="Calibri" w:hAnsi="Calibri" w:cs="Times New Roman"/>
          <w:i/>
          <w:iCs/>
          <w:noProof/>
          <w:szCs w:val="24"/>
        </w:rPr>
        <w:t>31</w:t>
      </w:r>
      <w:r w:rsidR="00A41A6F" w:rsidRPr="00A41A6F">
        <w:rPr>
          <w:rFonts w:ascii="Calibri" w:hAnsi="Calibri" w:cs="Times New Roman"/>
          <w:noProof/>
          <w:szCs w:val="24"/>
        </w:rPr>
        <w:t>(5), 321–334. doi:10.1346/CCMN.1983.0310501</w:t>
      </w:r>
    </w:p>
    <w:p w14:paraId="03DED30C"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A41A6F">
        <w:rPr>
          <w:rFonts w:ascii="Calibri" w:hAnsi="Calibri" w:cs="Times New Roman"/>
          <w:i/>
          <w:iCs/>
          <w:noProof/>
          <w:szCs w:val="24"/>
        </w:rPr>
        <w:t>Environmental Science &amp; Technology</w:t>
      </w:r>
      <w:r w:rsidRPr="00A41A6F">
        <w:rPr>
          <w:rFonts w:ascii="Calibri" w:hAnsi="Calibri" w:cs="Times New Roman"/>
          <w:noProof/>
          <w:szCs w:val="24"/>
        </w:rPr>
        <w:t xml:space="preserve">, </w:t>
      </w:r>
      <w:r w:rsidRPr="00A41A6F">
        <w:rPr>
          <w:rFonts w:ascii="Calibri" w:hAnsi="Calibri" w:cs="Times New Roman"/>
          <w:i/>
          <w:iCs/>
          <w:noProof/>
          <w:szCs w:val="24"/>
        </w:rPr>
        <w:t>47</w:t>
      </w:r>
      <w:r w:rsidRPr="00A41A6F">
        <w:rPr>
          <w:rFonts w:ascii="Calibri" w:hAnsi="Calibri" w:cs="Times New Roman"/>
          <w:noProof/>
          <w:szCs w:val="24"/>
        </w:rPr>
        <w:t>(6), 2562–9. doi:10.1021/es304638h</w:t>
      </w:r>
    </w:p>
    <w:p w14:paraId="16531DFF"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as, E. (2006). Adsorption behavior of strontium on binary mineral mixtures of Montmorillonite and Kaolinite, </w:t>
      </w:r>
      <w:r w:rsidRPr="00A41A6F">
        <w:rPr>
          <w:rFonts w:ascii="Calibri" w:hAnsi="Calibri" w:cs="Times New Roman"/>
          <w:i/>
          <w:iCs/>
          <w:noProof/>
          <w:szCs w:val="24"/>
        </w:rPr>
        <w:t>64</w:t>
      </w:r>
      <w:r w:rsidRPr="00A41A6F">
        <w:rPr>
          <w:rFonts w:ascii="Calibri" w:hAnsi="Calibri" w:cs="Times New Roman"/>
          <w:noProof/>
          <w:szCs w:val="24"/>
        </w:rPr>
        <w:t>, 957–964. doi:10.1016/j.apradiso.2006.03.008</w:t>
      </w:r>
    </w:p>
    <w:p w14:paraId="0DB280AE"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assot, S., Stammose, D., &amp; Benitah, S. (2005). Radium behaviour during ferric oxi-hydroxides ageing. </w:t>
      </w:r>
      <w:r w:rsidRPr="00A41A6F">
        <w:rPr>
          <w:rFonts w:ascii="Calibri" w:hAnsi="Calibri" w:cs="Times New Roman"/>
          <w:i/>
          <w:iCs/>
          <w:noProof/>
          <w:szCs w:val="24"/>
        </w:rPr>
        <w:t>Radioprotection</w:t>
      </w:r>
      <w:r w:rsidRPr="00A41A6F">
        <w:rPr>
          <w:rFonts w:ascii="Calibri" w:hAnsi="Calibri" w:cs="Times New Roman"/>
          <w:noProof/>
          <w:szCs w:val="24"/>
        </w:rPr>
        <w:t xml:space="preserve">, </w:t>
      </w:r>
      <w:r w:rsidRPr="00A41A6F">
        <w:rPr>
          <w:rFonts w:ascii="Calibri" w:hAnsi="Calibri" w:cs="Times New Roman"/>
          <w:i/>
          <w:iCs/>
          <w:noProof/>
          <w:szCs w:val="24"/>
        </w:rPr>
        <w:t>40</w:t>
      </w:r>
      <w:r w:rsidRPr="00A41A6F">
        <w:rPr>
          <w:rFonts w:ascii="Calibri" w:hAnsi="Calibri" w:cs="Times New Roman"/>
          <w:noProof/>
          <w:szCs w:val="24"/>
        </w:rPr>
        <w:t>, S277–S283. doi:10.1051/radiopro:2005s1-042</w:t>
      </w:r>
    </w:p>
    <w:p w14:paraId="13FF39CD"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eck, A. J., &amp; Cochran, M. a. (2013). Controls on solid-solution partitioning of radium in saturated marine sands. </w:t>
      </w:r>
      <w:r w:rsidRPr="00A41A6F">
        <w:rPr>
          <w:rFonts w:ascii="Calibri" w:hAnsi="Calibri" w:cs="Times New Roman"/>
          <w:i/>
          <w:iCs/>
          <w:noProof/>
          <w:szCs w:val="24"/>
        </w:rPr>
        <w:t>Marine Chemistry</w:t>
      </w:r>
      <w:r w:rsidRPr="00A41A6F">
        <w:rPr>
          <w:rFonts w:ascii="Calibri" w:hAnsi="Calibri" w:cs="Times New Roman"/>
          <w:noProof/>
          <w:szCs w:val="24"/>
        </w:rPr>
        <w:t xml:space="preserve">, </w:t>
      </w:r>
      <w:r w:rsidRPr="00A41A6F">
        <w:rPr>
          <w:rFonts w:ascii="Calibri" w:hAnsi="Calibri" w:cs="Times New Roman"/>
          <w:i/>
          <w:iCs/>
          <w:noProof/>
          <w:szCs w:val="24"/>
        </w:rPr>
        <w:t>156</w:t>
      </w:r>
      <w:r w:rsidRPr="00A41A6F">
        <w:rPr>
          <w:rFonts w:ascii="Calibri" w:hAnsi="Calibri" w:cs="Times New Roman"/>
          <w:noProof/>
          <w:szCs w:val="24"/>
        </w:rPr>
        <w:t>, 38–48. doi:10.1016/j.marchem.2013.01.008</w:t>
      </w:r>
    </w:p>
    <w:p w14:paraId="415935D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eneš, P., Strejc, P., Lukavec, Z., &amp; Borovec, Z. (1984). Interaction of radium with freshwater sediments and their mineral components. I. </w:t>
      </w:r>
      <w:r w:rsidRPr="00A41A6F">
        <w:rPr>
          <w:rFonts w:ascii="Calibri" w:hAnsi="Calibri" w:cs="Times New Roman"/>
          <w:i/>
          <w:iCs/>
          <w:noProof/>
          <w:szCs w:val="24"/>
        </w:rPr>
        <w:t>Journal of Radioanalytical and Nuclear Chemistry Articles</w:t>
      </w:r>
      <w:r w:rsidRPr="00A41A6F">
        <w:rPr>
          <w:rFonts w:ascii="Calibri" w:hAnsi="Calibri" w:cs="Times New Roman"/>
          <w:noProof/>
          <w:szCs w:val="24"/>
        </w:rPr>
        <w:t xml:space="preserve">, </w:t>
      </w:r>
      <w:r w:rsidRPr="00A41A6F">
        <w:rPr>
          <w:rFonts w:ascii="Calibri" w:hAnsi="Calibri" w:cs="Times New Roman"/>
          <w:i/>
          <w:iCs/>
          <w:noProof/>
          <w:szCs w:val="24"/>
        </w:rPr>
        <w:t>82</w:t>
      </w:r>
      <w:r w:rsidRPr="00A41A6F">
        <w:rPr>
          <w:rFonts w:ascii="Calibri" w:hAnsi="Calibri" w:cs="Times New Roman"/>
          <w:noProof/>
          <w:szCs w:val="24"/>
        </w:rPr>
        <w:t>(2), 275–285. doi:10.1007/BF02037050</w:t>
      </w:r>
    </w:p>
    <w:p w14:paraId="1673D7DF"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A41A6F">
        <w:rPr>
          <w:rFonts w:ascii="Calibri" w:hAnsi="Calibri" w:cs="Times New Roman"/>
          <w:i/>
          <w:iCs/>
          <w:noProof/>
          <w:szCs w:val="24"/>
        </w:rPr>
        <w:t>Geochimica et Cosmochimica Acta</w:t>
      </w:r>
      <w:r w:rsidRPr="00A41A6F">
        <w:rPr>
          <w:rFonts w:ascii="Calibri" w:hAnsi="Calibri" w:cs="Times New Roman"/>
          <w:noProof/>
          <w:szCs w:val="24"/>
        </w:rPr>
        <w:t xml:space="preserve">, </w:t>
      </w:r>
      <w:r w:rsidRPr="00A41A6F">
        <w:rPr>
          <w:rFonts w:ascii="Calibri" w:hAnsi="Calibri" w:cs="Times New Roman"/>
          <w:i/>
          <w:iCs/>
          <w:noProof/>
          <w:szCs w:val="24"/>
        </w:rPr>
        <w:t>69</w:t>
      </w:r>
      <w:r w:rsidRPr="00A41A6F">
        <w:rPr>
          <w:rFonts w:ascii="Calibri" w:hAnsi="Calibri" w:cs="Times New Roman"/>
          <w:noProof/>
          <w:szCs w:val="24"/>
        </w:rPr>
        <w:t>(4), 875–892. doi:10.1016/j.gca.2004.07.020</w:t>
      </w:r>
    </w:p>
    <w:p w14:paraId="752D3A29"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Bradbury, M. H., Baeyens, B., Geckeis, H., &amp; Rabung, T. (2005). Sorption of Eu(III)/Cm(III) on Ca-</w:t>
      </w:r>
      <w:r w:rsidRPr="00A41A6F">
        <w:rPr>
          <w:rFonts w:ascii="Calibri" w:hAnsi="Calibri" w:cs="Times New Roman"/>
          <w:noProof/>
          <w:szCs w:val="24"/>
        </w:rPr>
        <w:lastRenderedPageBreak/>
        <w:t xml:space="preserve">montmorillonite and Na-illite. Part 2: Surface complexation modelling. </w:t>
      </w:r>
      <w:r w:rsidRPr="00A41A6F">
        <w:rPr>
          <w:rFonts w:ascii="Calibri" w:hAnsi="Calibri" w:cs="Times New Roman"/>
          <w:i/>
          <w:iCs/>
          <w:noProof/>
          <w:szCs w:val="24"/>
        </w:rPr>
        <w:t>Geochimica et Cosmochimica Acta</w:t>
      </w:r>
      <w:r w:rsidRPr="00A41A6F">
        <w:rPr>
          <w:rFonts w:ascii="Calibri" w:hAnsi="Calibri" w:cs="Times New Roman"/>
          <w:noProof/>
          <w:szCs w:val="24"/>
        </w:rPr>
        <w:t xml:space="preserve">, </w:t>
      </w:r>
      <w:r w:rsidRPr="00A41A6F">
        <w:rPr>
          <w:rFonts w:ascii="Calibri" w:hAnsi="Calibri" w:cs="Times New Roman"/>
          <w:i/>
          <w:iCs/>
          <w:noProof/>
          <w:szCs w:val="24"/>
        </w:rPr>
        <w:t>69</w:t>
      </w:r>
      <w:r w:rsidRPr="00A41A6F">
        <w:rPr>
          <w:rFonts w:ascii="Calibri" w:hAnsi="Calibri" w:cs="Times New Roman"/>
          <w:noProof/>
          <w:szCs w:val="24"/>
        </w:rPr>
        <w:t>(23), 5403–5412. doi:10.1016/j.gca.2005.06.031</w:t>
      </w:r>
    </w:p>
    <w:p w14:paraId="631D20E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Dixit, S., &amp; Hering, J. G. (2003). Comparison of arsenic(V) and arsenic(III) sorption onto iron oxide minerals: implications for arsenic mobility. </w:t>
      </w:r>
      <w:r w:rsidRPr="00A41A6F">
        <w:rPr>
          <w:rFonts w:ascii="Calibri" w:hAnsi="Calibri" w:cs="Times New Roman"/>
          <w:i/>
          <w:iCs/>
          <w:noProof/>
          <w:szCs w:val="24"/>
        </w:rPr>
        <w:t>Environmental Science &amp; Technology</w:t>
      </w:r>
      <w:r w:rsidRPr="00A41A6F">
        <w:rPr>
          <w:rFonts w:ascii="Calibri" w:hAnsi="Calibri" w:cs="Times New Roman"/>
          <w:noProof/>
          <w:szCs w:val="24"/>
        </w:rPr>
        <w:t xml:space="preserve">, </w:t>
      </w:r>
      <w:r w:rsidRPr="00A41A6F">
        <w:rPr>
          <w:rFonts w:ascii="Calibri" w:hAnsi="Calibri" w:cs="Times New Roman"/>
          <w:i/>
          <w:iCs/>
          <w:noProof/>
          <w:szCs w:val="24"/>
        </w:rPr>
        <w:t>37</w:t>
      </w:r>
      <w:r w:rsidRPr="00A41A6F">
        <w:rPr>
          <w:rFonts w:ascii="Calibri" w:hAnsi="Calibri" w:cs="Times New Roman"/>
          <w:noProof/>
          <w:szCs w:val="24"/>
        </w:rPr>
        <w:t>(18), 4182–9. Retrieved from http://www.ncbi.nlm.nih.gov/pubmed/14524451</w:t>
      </w:r>
    </w:p>
    <w:p w14:paraId="6F84B21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Dzombak, D., &amp; Morel, F. (1990). </w:t>
      </w:r>
      <w:r w:rsidRPr="00A41A6F">
        <w:rPr>
          <w:rFonts w:ascii="Calibri" w:hAnsi="Calibri" w:cs="Times New Roman"/>
          <w:i/>
          <w:iCs/>
          <w:noProof/>
          <w:szCs w:val="24"/>
        </w:rPr>
        <w:t>Surface Complexation Modeling: Hydrous Ferric Oxide</w:t>
      </w:r>
      <w:r w:rsidRPr="00A41A6F">
        <w:rPr>
          <w:rFonts w:ascii="Calibri" w:hAnsi="Calibri" w:cs="Times New Roman"/>
          <w:noProof/>
          <w:szCs w:val="24"/>
        </w:rPr>
        <w:t>. New York, NY: Wiley.</w:t>
      </w:r>
    </w:p>
    <w:p w14:paraId="50B1B4BD"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Gonneea, M. E., Morris, P. J., Dulaiova, H., &amp; Charette, M. a. (2008). New perspectives on radium behavior within a subterranean estuary. </w:t>
      </w:r>
      <w:r w:rsidRPr="00A41A6F">
        <w:rPr>
          <w:rFonts w:ascii="Calibri" w:hAnsi="Calibri" w:cs="Times New Roman"/>
          <w:i/>
          <w:iCs/>
          <w:noProof/>
          <w:szCs w:val="24"/>
        </w:rPr>
        <w:t>Marine Chemistry</w:t>
      </w:r>
      <w:r w:rsidRPr="00A41A6F">
        <w:rPr>
          <w:rFonts w:ascii="Calibri" w:hAnsi="Calibri" w:cs="Times New Roman"/>
          <w:noProof/>
          <w:szCs w:val="24"/>
        </w:rPr>
        <w:t xml:space="preserve">, </w:t>
      </w:r>
      <w:r w:rsidRPr="00A41A6F">
        <w:rPr>
          <w:rFonts w:ascii="Calibri" w:hAnsi="Calibri" w:cs="Times New Roman"/>
          <w:i/>
          <w:iCs/>
          <w:noProof/>
          <w:szCs w:val="24"/>
        </w:rPr>
        <w:t>109</w:t>
      </w:r>
      <w:r w:rsidRPr="00A41A6F">
        <w:rPr>
          <w:rFonts w:ascii="Calibri" w:hAnsi="Calibri" w:cs="Times New Roman"/>
          <w:noProof/>
          <w:szCs w:val="24"/>
        </w:rPr>
        <w:t>(3-4), 250–267. doi:10.1016/j.marchem.2007.12.002</w:t>
      </w:r>
    </w:p>
    <w:p w14:paraId="4C6F851C"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A41A6F">
        <w:rPr>
          <w:rFonts w:ascii="Calibri" w:hAnsi="Calibri" w:cs="Times New Roman"/>
          <w:i/>
          <w:iCs/>
          <w:noProof/>
          <w:szCs w:val="24"/>
        </w:rPr>
        <w:t>Applied Geochemistry</w:t>
      </w:r>
      <w:r w:rsidRPr="00A41A6F">
        <w:rPr>
          <w:rFonts w:ascii="Calibri" w:hAnsi="Calibri" w:cs="Times New Roman"/>
          <w:noProof/>
          <w:szCs w:val="24"/>
        </w:rPr>
        <w:t xml:space="preserve">, </w:t>
      </w:r>
      <w:r w:rsidRPr="00A41A6F">
        <w:rPr>
          <w:rFonts w:ascii="Calibri" w:hAnsi="Calibri" w:cs="Times New Roman"/>
          <w:i/>
          <w:iCs/>
          <w:noProof/>
          <w:szCs w:val="24"/>
        </w:rPr>
        <w:t>55</w:t>
      </w:r>
      <w:r w:rsidRPr="00A41A6F">
        <w:rPr>
          <w:rFonts w:ascii="Calibri" w:hAnsi="Calibri" w:cs="Times New Roman"/>
          <w:noProof/>
          <w:szCs w:val="24"/>
        </w:rPr>
        <w:t>, 85–94. doi:10.1016/j.apgeochem.2014.12.017</w:t>
      </w:r>
    </w:p>
    <w:p w14:paraId="6D5263D4"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Hughes, A. L. H., Wilson, A. M., &amp; Moore, W. S. (2015). Groundwater transport and radium variability in coastal porewaters. </w:t>
      </w:r>
      <w:r w:rsidRPr="00A41A6F">
        <w:rPr>
          <w:rFonts w:ascii="Calibri" w:hAnsi="Calibri" w:cs="Times New Roman"/>
          <w:i/>
          <w:iCs/>
          <w:noProof/>
          <w:szCs w:val="24"/>
        </w:rPr>
        <w:t>Estuarine, Coastal and Shelf Science</w:t>
      </w:r>
      <w:r w:rsidRPr="00A41A6F">
        <w:rPr>
          <w:rFonts w:ascii="Calibri" w:hAnsi="Calibri" w:cs="Times New Roman"/>
          <w:noProof/>
          <w:szCs w:val="24"/>
        </w:rPr>
        <w:t xml:space="preserve">, </w:t>
      </w:r>
      <w:r w:rsidRPr="00A41A6F">
        <w:rPr>
          <w:rFonts w:ascii="Calibri" w:hAnsi="Calibri" w:cs="Times New Roman"/>
          <w:i/>
          <w:iCs/>
          <w:noProof/>
          <w:szCs w:val="24"/>
        </w:rPr>
        <w:t>164</w:t>
      </w:r>
      <w:r w:rsidRPr="00A41A6F">
        <w:rPr>
          <w:rFonts w:ascii="Calibri" w:hAnsi="Calibri" w:cs="Times New Roman"/>
          <w:noProof/>
          <w:szCs w:val="24"/>
        </w:rPr>
        <w:t>, 94–104. doi:10.1016/j.ecss.2015.06.005</w:t>
      </w:r>
    </w:p>
    <w:p w14:paraId="0CCCA1FF"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A41A6F">
        <w:rPr>
          <w:rFonts w:ascii="Calibri" w:hAnsi="Calibri" w:cs="Times New Roman"/>
          <w:i/>
          <w:iCs/>
          <w:noProof/>
          <w:szCs w:val="24"/>
        </w:rPr>
        <w:t>Applied Geochemistry</w:t>
      </w:r>
      <w:r w:rsidRPr="00A41A6F">
        <w:rPr>
          <w:rFonts w:ascii="Calibri" w:hAnsi="Calibri" w:cs="Times New Roman"/>
          <w:noProof/>
          <w:szCs w:val="24"/>
        </w:rPr>
        <w:t xml:space="preserve">, </w:t>
      </w:r>
      <w:r w:rsidRPr="00A41A6F">
        <w:rPr>
          <w:rFonts w:ascii="Calibri" w:hAnsi="Calibri" w:cs="Times New Roman"/>
          <w:i/>
          <w:iCs/>
          <w:noProof/>
          <w:szCs w:val="24"/>
        </w:rPr>
        <w:t>26</w:t>
      </w:r>
      <w:r w:rsidRPr="00A41A6F">
        <w:rPr>
          <w:rFonts w:ascii="Calibri" w:hAnsi="Calibri" w:cs="Times New Roman"/>
          <w:noProof/>
          <w:szCs w:val="24"/>
        </w:rPr>
        <w:t>(7), 1231–1238. doi:10.1016/j.apgeochem.2011.04.012</w:t>
      </w:r>
    </w:p>
    <w:p w14:paraId="216F6F5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Lauer, N., &amp; Vengosh, A. (2016). Age Dating Oil and Gas Wastewater Spills Using Radium Isotopes and Their Decay Products in Impacted Soil and Sediment. </w:t>
      </w:r>
      <w:r w:rsidRPr="00A41A6F">
        <w:rPr>
          <w:rFonts w:ascii="Calibri" w:hAnsi="Calibri" w:cs="Times New Roman"/>
          <w:i/>
          <w:iCs/>
          <w:noProof/>
          <w:szCs w:val="24"/>
        </w:rPr>
        <w:t>Environmental Science &amp; Technology Letters</w:t>
      </w:r>
      <w:r w:rsidRPr="00A41A6F">
        <w:rPr>
          <w:rFonts w:ascii="Calibri" w:hAnsi="Calibri" w:cs="Times New Roman"/>
          <w:noProof/>
          <w:szCs w:val="24"/>
        </w:rPr>
        <w:t>, acs.estlett.6b00118. doi:10.1021/acs.estlett.6b00118</w:t>
      </w:r>
    </w:p>
    <w:p w14:paraId="4B0FC6F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Moore, W. S. (2003). Sources and fluxes of submarine groundwater discharge delineated by radium isotopes. </w:t>
      </w:r>
      <w:r w:rsidRPr="00A41A6F">
        <w:rPr>
          <w:rFonts w:ascii="Calibri" w:hAnsi="Calibri" w:cs="Times New Roman"/>
          <w:i/>
          <w:iCs/>
          <w:noProof/>
          <w:szCs w:val="24"/>
        </w:rPr>
        <w:t>Biogeochemistry</w:t>
      </w:r>
      <w:r w:rsidRPr="00A41A6F">
        <w:rPr>
          <w:rFonts w:ascii="Calibri" w:hAnsi="Calibri" w:cs="Times New Roman"/>
          <w:noProof/>
          <w:szCs w:val="24"/>
        </w:rPr>
        <w:t xml:space="preserve">, </w:t>
      </w:r>
      <w:r w:rsidRPr="00A41A6F">
        <w:rPr>
          <w:rFonts w:ascii="Calibri" w:hAnsi="Calibri" w:cs="Times New Roman"/>
          <w:i/>
          <w:iCs/>
          <w:noProof/>
          <w:szCs w:val="24"/>
        </w:rPr>
        <w:t>66</w:t>
      </w:r>
      <w:r w:rsidRPr="00A41A6F">
        <w:rPr>
          <w:rFonts w:ascii="Calibri" w:hAnsi="Calibri" w:cs="Times New Roman"/>
          <w:noProof/>
          <w:szCs w:val="24"/>
        </w:rPr>
        <w:t>(1), 75–93. doi:10.1023/B:BIOG.0000006065.77764.a0</w:t>
      </w:r>
    </w:p>
    <w:p w14:paraId="37516B9E"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Naveau, A., Monteil-Rivera, F., Dumonceau, J., Catalette, H., &amp; Simoni, E. (2006). Sorption of Sr(II) and Eu(III) onto pyrite under different redox potential conditions. </w:t>
      </w:r>
      <w:r w:rsidRPr="00A41A6F">
        <w:rPr>
          <w:rFonts w:ascii="Calibri" w:hAnsi="Calibri" w:cs="Times New Roman"/>
          <w:i/>
          <w:iCs/>
          <w:noProof/>
          <w:szCs w:val="24"/>
        </w:rPr>
        <w:t>Journal of Colloid and Interface Science</w:t>
      </w:r>
      <w:r w:rsidRPr="00A41A6F">
        <w:rPr>
          <w:rFonts w:ascii="Calibri" w:hAnsi="Calibri" w:cs="Times New Roman"/>
          <w:noProof/>
          <w:szCs w:val="24"/>
        </w:rPr>
        <w:t xml:space="preserve">, </w:t>
      </w:r>
      <w:r w:rsidRPr="00A41A6F">
        <w:rPr>
          <w:rFonts w:ascii="Calibri" w:hAnsi="Calibri" w:cs="Times New Roman"/>
          <w:i/>
          <w:iCs/>
          <w:noProof/>
          <w:szCs w:val="24"/>
        </w:rPr>
        <w:t>293</w:t>
      </w:r>
      <w:r w:rsidRPr="00A41A6F">
        <w:rPr>
          <w:rFonts w:ascii="Calibri" w:hAnsi="Calibri" w:cs="Times New Roman"/>
          <w:noProof/>
          <w:szCs w:val="24"/>
        </w:rPr>
        <w:t>(1), 27–35. doi:10.1016/j.jcis.2005.06.049</w:t>
      </w:r>
    </w:p>
    <w:p w14:paraId="499A5D78"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Nirdosh, I., Trembley, W., &amp; Johnson, C. (1990). Adsorption-desorption studies on the 226Ra-hydrated metal oxide systems. </w:t>
      </w:r>
      <w:r w:rsidRPr="00A41A6F">
        <w:rPr>
          <w:rFonts w:ascii="Calibri" w:hAnsi="Calibri" w:cs="Times New Roman"/>
          <w:i/>
          <w:iCs/>
          <w:noProof/>
          <w:szCs w:val="24"/>
        </w:rPr>
        <w:t>Hydrometallurgy</w:t>
      </w:r>
      <w:r w:rsidRPr="00A41A6F">
        <w:rPr>
          <w:rFonts w:ascii="Calibri" w:hAnsi="Calibri" w:cs="Times New Roman"/>
          <w:noProof/>
          <w:szCs w:val="24"/>
        </w:rPr>
        <w:t xml:space="preserve">, </w:t>
      </w:r>
      <w:r w:rsidRPr="00A41A6F">
        <w:rPr>
          <w:rFonts w:ascii="Calibri" w:hAnsi="Calibri" w:cs="Times New Roman"/>
          <w:i/>
          <w:iCs/>
          <w:noProof/>
          <w:szCs w:val="24"/>
        </w:rPr>
        <w:t>24</w:t>
      </w:r>
      <w:r w:rsidRPr="00A41A6F">
        <w:rPr>
          <w:rFonts w:ascii="Calibri" w:hAnsi="Calibri" w:cs="Times New Roman"/>
          <w:noProof/>
          <w:szCs w:val="24"/>
        </w:rPr>
        <w:t>(2), 237–248. doi:10.1016/0304-386X(90)90089-K</w:t>
      </w:r>
    </w:p>
    <w:p w14:paraId="4200B2F7"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Parkhurst, D. L., &amp; Appela, C. A. J. (2013). </w:t>
      </w:r>
      <w:r w:rsidRPr="00A41A6F">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A41A6F">
        <w:rPr>
          <w:rFonts w:ascii="Calibri" w:hAnsi="Calibri" w:cs="Times New Roman"/>
          <w:noProof/>
          <w:szCs w:val="24"/>
        </w:rPr>
        <w:t xml:space="preserve">. </w:t>
      </w:r>
      <w:r w:rsidRPr="00A41A6F">
        <w:rPr>
          <w:rFonts w:ascii="Calibri" w:hAnsi="Calibri" w:cs="Times New Roman"/>
          <w:i/>
          <w:iCs/>
          <w:noProof/>
          <w:szCs w:val="24"/>
        </w:rPr>
        <w:t>U.S. Geological Survey Techniques and Methods</w:t>
      </w:r>
      <w:r w:rsidRPr="00A41A6F">
        <w:rPr>
          <w:rFonts w:ascii="Calibri" w:hAnsi="Calibri" w:cs="Times New Roman"/>
          <w:noProof/>
          <w:szCs w:val="24"/>
        </w:rPr>
        <w:t>. Retrieved from http://pubs.usgs.gov/tm/06/a43/</w:t>
      </w:r>
    </w:p>
    <w:p w14:paraId="2FDE7690"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A41A6F">
        <w:rPr>
          <w:rFonts w:ascii="Calibri" w:hAnsi="Calibri" w:cs="Times New Roman"/>
          <w:i/>
          <w:iCs/>
          <w:noProof/>
          <w:szCs w:val="24"/>
        </w:rPr>
        <w:t>Geochimica et Cosmochimica Acta</w:t>
      </w:r>
      <w:r w:rsidRPr="00A41A6F">
        <w:rPr>
          <w:rFonts w:ascii="Calibri" w:hAnsi="Calibri" w:cs="Times New Roman"/>
          <w:noProof/>
          <w:szCs w:val="24"/>
        </w:rPr>
        <w:t xml:space="preserve">, </w:t>
      </w:r>
      <w:r w:rsidRPr="00A41A6F">
        <w:rPr>
          <w:rFonts w:ascii="Calibri" w:hAnsi="Calibri" w:cs="Times New Roman"/>
          <w:i/>
          <w:iCs/>
          <w:noProof/>
          <w:szCs w:val="24"/>
        </w:rPr>
        <w:t>146</w:t>
      </w:r>
      <w:r w:rsidRPr="00A41A6F">
        <w:rPr>
          <w:rFonts w:ascii="Calibri" w:hAnsi="Calibri" w:cs="Times New Roman"/>
          <w:noProof/>
          <w:szCs w:val="24"/>
        </w:rPr>
        <w:t>, 150–163. doi:10.1016/j.gca.2014.10.008</w:t>
      </w:r>
    </w:p>
    <w:p w14:paraId="04773B12"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A41A6F">
        <w:rPr>
          <w:rFonts w:ascii="Calibri" w:hAnsi="Calibri" w:cs="Times New Roman"/>
          <w:i/>
          <w:iCs/>
          <w:noProof/>
          <w:szCs w:val="24"/>
        </w:rPr>
        <w:t>Geochimica et Cosmochimica Acta</w:t>
      </w:r>
      <w:r w:rsidRPr="00A41A6F">
        <w:rPr>
          <w:rFonts w:ascii="Calibri" w:hAnsi="Calibri" w:cs="Times New Roman"/>
          <w:noProof/>
          <w:szCs w:val="24"/>
        </w:rPr>
        <w:t xml:space="preserve">, </w:t>
      </w:r>
      <w:r w:rsidRPr="00A41A6F">
        <w:rPr>
          <w:rFonts w:ascii="Calibri" w:hAnsi="Calibri" w:cs="Times New Roman"/>
          <w:i/>
          <w:iCs/>
          <w:noProof/>
          <w:szCs w:val="24"/>
        </w:rPr>
        <w:t>146</w:t>
      </w:r>
      <w:r w:rsidRPr="00A41A6F">
        <w:rPr>
          <w:rFonts w:ascii="Calibri" w:hAnsi="Calibri" w:cs="Times New Roman"/>
          <w:noProof/>
          <w:szCs w:val="24"/>
        </w:rPr>
        <w:t xml:space="preserve">, </w:t>
      </w:r>
      <w:r w:rsidRPr="00A41A6F">
        <w:rPr>
          <w:rFonts w:ascii="Calibri" w:hAnsi="Calibri" w:cs="Times New Roman"/>
          <w:noProof/>
          <w:szCs w:val="24"/>
        </w:rPr>
        <w:lastRenderedPageBreak/>
        <w:t>150–163. doi:10.1016/j.gca.2014.10.008</w:t>
      </w:r>
    </w:p>
    <w:p w14:paraId="6D21E353"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chwertmann, U., &amp; Cornell, R. (2000). </w:t>
      </w:r>
      <w:r w:rsidRPr="00A41A6F">
        <w:rPr>
          <w:rFonts w:ascii="Calibri" w:hAnsi="Calibri" w:cs="Times New Roman"/>
          <w:i/>
          <w:iCs/>
          <w:noProof/>
          <w:szCs w:val="24"/>
        </w:rPr>
        <w:t>Iron Oxides in the Laboratary</w:t>
      </w:r>
      <w:r w:rsidRPr="00A41A6F">
        <w:rPr>
          <w:rFonts w:ascii="Calibri" w:hAnsi="Calibri" w:cs="Times New Roman"/>
          <w:noProof/>
          <w:szCs w:val="24"/>
        </w:rPr>
        <w:t xml:space="preserve">. </w:t>
      </w:r>
      <w:r w:rsidRPr="00A41A6F">
        <w:rPr>
          <w:rFonts w:ascii="Calibri" w:hAnsi="Calibri" w:cs="Times New Roman"/>
          <w:i/>
          <w:iCs/>
          <w:noProof/>
          <w:szCs w:val="24"/>
        </w:rPr>
        <w:t>Wiley-VCH Verlag Gmbh</w:t>
      </w:r>
      <w:r w:rsidRPr="00A41A6F">
        <w:rPr>
          <w:rFonts w:ascii="Calibri" w:hAnsi="Calibri" w:cs="Times New Roman"/>
          <w:noProof/>
          <w:szCs w:val="24"/>
        </w:rPr>
        <w:t>. Weinheim, Germany: Wiley-VCH Verlag GmbH. doi:10.1002/9783527613229</w:t>
      </w:r>
    </w:p>
    <w:p w14:paraId="481AD36C"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mall, T. D., Warren, L. A., &amp; Roden, E. E. (1999). Sorption of Strontium by Bacteria , Fe ( III ) Oxide , and Bacteria - Fe ( III ) Oxide Composites, </w:t>
      </w:r>
      <w:r w:rsidRPr="00A41A6F">
        <w:rPr>
          <w:rFonts w:ascii="Calibri" w:hAnsi="Calibri" w:cs="Times New Roman"/>
          <w:i/>
          <w:iCs/>
          <w:noProof/>
          <w:szCs w:val="24"/>
        </w:rPr>
        <w:t>33</w:t>
      </w:r>
      <w:r w:rsidRPr="00A41A6F">
        <w:rPr>
          <w:rFonts w:ascii="Calibri" w:hAnsi="Calibri" w:cs="Times New Roman"/>
          <w:noProof/>
          <w:szCs w:val="24"/>
        </w:rPr>
        <w:t>(24), 4465–4470.</w:t>
      </w:r>
    </w:p>
    <w:p w14:paraId="482DC235"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tookey, L. L. (1970). Ferrozine---a new spectrophotometric reagent for iron. </w:t>
      </w:r>
      <w:r w:rsidRPr="00A41A6F">
        <w:rPr>
          <w:rFonts w:ascii="Calibri" w:hAnsi="Calibri" w:cs="Times New Roman"/>
          <w:i/>
          <w:iCs/>
          <w:noProof/>
          <w:szCs w:val="24"/>
        </w:rPr>
        <w:t>Analytical Chemistry</w:t>
      </w:r>
      <w:r w:rsidRPr="00A41A6F">
        <w:rPr>
          <w:rFonts w:ascii="Calibri" w:hAnsi="Calibri" w:cs="Times New Roman"/>
          <w:noProof/>
          <w:szCs w:val="24"/>
        </w:rPr>
        <w:t xml:space="preserve">, </w:t>
      </w:r>
      <w:r w:rsidRPr="00A41A6F">
        <w:rPr>
          <w:rFonts w:ascii="Calibri" w:hAnsi="Calibri" w:cs="Times New Roman"/>
          <w:i/>
          <w:iCs/>
          <w:noProof/>
          <w:szCs w:val="24"/>
        </w:rPr>
        <w:t>42</w:t>
      </w:r>
      <w:r w:rsidRPr="00A41A6F">
        <w:rPr>
          <w:rFonts w:ascii="Calibri" w:hAnsi="Calibri" w:cs="Times New Roman"/>
          <w:noProof/>
          <w:szCs w:val="24"/>
        </w:rPr>
        <w:t>(7), 779–781. doi:10.1021/ac60289a016</w:t>
      </w:r>
    </w:p>
    <w:p w14:paraId="1E803B48"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Sverjensky, D. A. (2006). Prediction of the speciation of alkaline earths adsorbed on mineral surfaces in salt solutions. </w:t>
      </w:r>
      <w:r w:rsidRPr="00A41A6F">
        <w:rPr>
          <w:rFonts w:ascii="Calibri" w:hAnsi="Calibri" w:cs="Times New Roman"/>
          <w:i/>
          <w:iCs/>
          <w:noProof/>
          <w:szCs w:val="24"/>
        </w:rPr>
        <w:t>Geochimica et Cosmochimica Acta</w:t>
      </w:r>
      <w:r w:rsidRPr="00A41A6F">
        <w:rPr>
          <w:rFonts w:ascii="Calibri" w:hAnsi="Calibri" w:cs="Times New Roman"/>
          <w:noProof/>
          <w:szCs w:val="24"/>
        </w:rPr>
        <w:t xml:space="preserve">, </w:t>
      </w:r>
      <w:r w:rsidRPr="00A41A6F">
        <w:rPr>
          <w:rFonts w:ascii="Calibri" w:hAnsi="Calibri" w:cs="Times New Roman"/>
          <w:i/>
          <w:iCs/>
          <w:noProof/>
          <w:szCs w:val="24"/>
        </w:rPr>
        <w:t>70</w:t>
      </w:r>
      <w:r w:rsidRPr="00A41A6F">
        <w:rPr>
          <w:rFonts w:ascii="Calibri" w:hAnsi="Calibri" w:cs="Times New Roman"/>
          <w:noProof/>
          <w:szCs w:val="24"/>
        </w:rPr>
        <w:t>(10), 2427–2453. doi:10.1016/j.gca.2006.01.006</w:t>
      </w:r>
    </w:p>
    <w:p w14:paraId="386EEC55"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Tamamura, S., Takada, T., Tomita, J., Nagao, S., Fukushi, K., &amp; Yamamoto, M. (2013). Salinity dependence of 226Ra adsorption on montmorillonite and kaolinite. </w:t>
      </w:r>
      <w:r w:rsidRPr="00A41A6F">
        <w:rPr>
          <w:rFonts w:ascii="Calibri" w:hAnsi="Calibri" w:cs="Times New Roman"/>
          <w:i/>
          <w:iCs/>
          <w:noProof/>
          <w:szCs w:val="24"/>
        </w:rPr>
        <w:t>Journal of Radioanalytical and Nuclear Chemistry</w:t>
      </w:r>
      <w:r w:rsidRPr="00A41A6F">
        <w:rPr>
          <w:rFonts w:ascii="Calibri" w:hAnsi="Calibri" w:cs="Times New Roman"/>
          <w:noProof/>
          <w:szCs w:val="24"/>
        </w:rPr>
        <w:t xml:space="preserve">, </w:t>
      </w:r>
      <w:r w:rsidRPr="00A41A6F">
        <w:rPr>
          <w:rFonts w:ascii="Calibri" w:hAnsi="Calibri" w:cs="Times New Roman"/>
          <w:i/>
          <w:iCs/>
          <w:noProof/>
          <w:szCs w:val="24"/>
        </w:rPr>
        <w:t>299</w:t>
      </w:r>
      <w:r w:rsidRPr="00A41A6F">
        <w:rPr>
          <w:rFonts w:ascii="Calibri" w:hAnsi="Calibri" w:cs="Times New Roman"/>
          <w:noProof/>
          <w:szCs w:val="24"/>
        </w:rPr>
        <w:t>(1), 569–575. doi:10.1007/s10967-013-2740-3</w:t>
      </w:r>
    </w:p>
    <w:p w14:paraId="126D550B"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Warner, N. R., Christie, C. a., Jackson, R. B., &amp; Vengosh, A. (2013). Impacts of shale gas wastewater disposal on water quality in Western Pennsylvania. </w:t>
      </w:r>
      <w:r w:rsidRPr="00A41A6F">
        <w:rPr>
          <w:rFonts w:ascii="Calibri" w:hAnsi="Calibri" w:cs="Times New Roman"/>
          <w:i/>
          <w:iCs/>
          <w:noProof/>
          <w:szCs w:val="24"/>
        </w:rPr>
        <w:t>Environmental Science and Technology</w:t>
      </w:r>
      <w:r w:rsidRPr="00A41A6F">
        <w:rPr>
          <w:rFonts w:ascii="Calibri" w:hAnsi="Calibri" w:cs="Times New Roman"/>
          <w:noProof/>
          <w:szCs w:val="24"/>
        </w:rPr>
        <w:t xml:space="preserve">, </w:t>
      </w:r>
      <w:r w:rsidRPr="00A41A6F">
        <w:rPr>
          <w:rFonts w:ascii="Calibri" w:hAnsi="Calibri" w:cs="Times New Roman"/>
          <w:i/>
          <w:iCs/>
          <w:noProof/>
          <w:szCs w:val="24"/>
        </w:rPr>
        <w:t>47</w:t>
      </w:r>
      <w:r w:rsidRPr="00A41A6F">
        <w:rPr>
          <w:rFonts w:ascii="Calibri" w:hAnsi="Calibri" w:cs="Times New Roman"/>
          <w:noProof/>
          <w:szCs w:val="24"/>
        </w:rPr>
        <w:t>, 11849–11857. doi:10.1021/es402165b</w:t>
      </w:r>
    </w:p>
    <w:p w14:paraId="07644A83" w14:textId="77777777" w:rsidR="00A41A6F" w:rsidRPr="00A41A6F" w:rsidRDefault="00A41A6F" w:rsidP="00A41A6F">
      <w:pPr>
        <w:widowControl w:val="0"/>
        <w:autoSpaceDE w:val="0"/>
        <w:autoSpaceDN w:val="0"/>
        <w:adjustRightInd w:val="0"/>
        <w:spacing w:line="240" w:lineRule="auto"/>
        <w:ind w:left="480" w:hanging="480"/>
        <w:rPr>
          <w:rFonts w:ascii="Calibri" w:hAnsi="Calibri" w:cs="Times New Roman"/>
          <w:noProof/>
          <w:szCs w:val="24"/>
        </w:rPr>
      </w:pPr>
      <w:r w:rsidRPr="00A41A6F">
        <w:rPr>
          <w:rFonts w:ascii="Calibri" w:hAnsi="Calibri" w:cs="Times New Roman"/>
          <w:noProof/>
          <w:szCs w:val="24"/>
        </w:rPr>
        <w:t xml:space="preserve">Zhang, P. C., Brady, P. V., Arthur, S. E., Zhou, W. Q., Sawyer, D., &amp; Hesterberg, D. A. (2001). Adsorption of barium(II) on montmorillonite: An EXAFS study. </w:t>
      </w:r>
      <w:r w:rsidRPr="00A41A6F">
        <w:rPr>
          <w:rFonts w:ascii="Calibri" w:hAnsi="Calibri" w:cs="Times New Roman"/>
          <w:i/>
          <w:iCs/>
          <w:noProof/>
          <w:szCs w:val="24"/>
        </w:rPr>
        <w:t>Colloids and Surfaces A: Physicochemical and Engineering Aspects</w:t>
      </w:r>
      <w:r w:rsidRPr="00A41A6F">
        <w:rPr>
          <w:rFonts w:ascii="Calibri" w:hAnsi="Calibri" w:cs="Times New Roman"/>
          <w:noProof/>
          <w:szCs w:val="24"/>
        </w:rPr>
        <w:t xml:space="preserve">, </w:t>
      </w:r>
      <w:r w:rsidRPr="00A41A6F">
        <w:rPr>
          <w:rFonts w:ascii="Calibri" w:hAnsi="Calibri" w:cs="Times New Roman"/>
          <w:i/>
          <w:iCs/>
          <w:noProof/>
          <w:szCs w:val="24"/>
        </w:rPr>
        <w:t>190</w:t>
      </w:r>
      <w:r w:rsidRPr="00A41A6F">
        <w:rPr>
          <w:rFonts w:ascii="Calibri" w:hAnsi="Calibri" w:cs="Times New Roman"/>
          <w:noProof/>
          <w:szCs w:val="24"/>
        </w:rPr>
        <w:t>(3), 239–249. doi:10.1016/S0927-7757(01)00592-1</w:t>
      </w:r>
    </w:p>
    <w:p w14:paraId="2D8B29F4" w14:textId="77777777" w:rsidR="00A41A6F" w:rsidRPr="00A41A6F" w:rsidRDefault="00A41A6F" w:rsidP="00A41A6F">
      <w:pPr>
        <w:widowControl w:val="0"/>
        <w:autoSpaceDE w:val="0"/>
        <w:autoSpaceDN w:val="0"/>
        <w:adjustRightInd w:val="0"/>
        <w:spacing w:line="240" w:lineRule="auto"/>
        <w:ind w:left="480" w:hanging="480"/>
        <w:rPr>
          <w:rFonts w:ascii="Calibri" w:hAnsi="Calibri"/>
          <w:noProof/>
        </w:rPr>
      </w:pPr>
      <w:r w:rsidRPr="00A41A6F">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A41A6F">
        <w:rPr>
          <w:rFonts w:ascii="Calibri" w:hAnsi="Calibri" w:cs="Times New Roman"/>
          <w:i/>
          <w:iCs/>
          <w:noProof/>
          <w:szCs w:val="24"/>
        </w:rPr>
        <w:t>Environmental Science and Technology</w:t>
      </w:r>
      <w:r w:rsidRPr="00A41A6F">
        <w:rPr>
          <w:rFonts w:ascii="Calibri" w:hAnsi="Calibri" w:cs="Times New Roman"/>
          <w:noProof/>
          <w:szCs w:val="24"/>
        </w:rPr>
        <w:t xml:space="preserve">, </w:t>
      </w:r>
      <w:r w:rsidRPr="00A41A6F">
        <w:rPr>
          <w:rFonts w:ascii="Calibri" w:hAnsi="Calibri" w:cs="Times New Roman"/>
          <w:i/>
          <w:iCs/>
          <w:noProof/>
          <w:szCs w:val="24"/>
        </w:rPr>
        <w:t>48</w:t>
      </w:r>
      <w:r w:rsidRPr="00A41A6F">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0C1E3259" w:rsidR="0072190E" w:rsidRDefault="0072190E" w:rsidP="00505D1A">
      <w:r>
        <w:t xml:space="preserve">TABLE </w:t>
      </w:r>
      <w:r w:rsidR="005E3908">
        <w:t>3</w:t>
      </w:r>
      <w:r>
        <w:t>:</w:t>
      </w:r>
      <w:r w:rsidR="005E1FEC">
        <w:t xml:space="preserve"> </w:t>
      </w:r>
      <w:commentRangeStart w:id="6"/>
      <w:r w:rsidR="005E1FEC">
        <w:t xml:space="preserve">Reaction </w:t>
      </w:r>
      <w:proofErr w:type="spellStart"/>
      <w:r w:rsidR="005E1FEC">
        <w:t>Stoichiometries</w:t>
      </w:r>
      <w:proofErr w:type="spellEnd"/>
      <w:r w:rsidR="005E1FEC">
        <w:t xml:space="preserve">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proofErr w:type="spellStart"/>
      <w:r>
        <w:lastRenderedPageBreak/>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2C7361FA" w14:textId="61828F02" w:rsidR="004F6AE5" w:rsidRDefault="004F6AE5" w:rsidP="004F6AE5"/>
    <w:p w14:paraId="405F13E1" w14:textId="2D5CE4C4" w:rsidR="00B27466" w:rsidRDefault="00B27466" w:rsidP="004F6AE5">
      <w:r>
        <w:t xml:space="preserve">Table 2: Fitted </w:t>
      </w:r>
      <w:proofErr w:type="spellStart"/>
      <w:proofErr w:type="gramStart"/>
      <w:r>
        <w:t>Kd</w:t>
      </w:r>
      <w:proofErr w:type="spellEnd"/>
      <w:proofErr w:type="gramEnd"/>
      <w:r>
        <w:t xml:space="preserve">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Best fit lines were fitted to each mineral to determine the distribution coefficient </w:t>
      </w:r>
      <w:proofErr w:type="spellStart"/>
      <w:proofErr w:type="gramStart"/>
      <w:r w:rsidR="004F6AE5">
        <w:t>K</w:t>
      </w:r>
      <w:r w:rsidR="004F6AE5">
        <w:rPr>
          <w:vertAlign w:val="subscript"/>
        </w:rPr>
        <w:t>d</w:t>
      </w:r>
      <w:proofErr w:type="spellEnd"/>
      <w:proofErr w:type="gram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6-16T11:40:00Z" w:initials="MC">
    <w:p w14:paraId="10F79DEB" w14:textId="5707AA73" w:rsidR="008D5E6F" w:rsidRDefault="008D5E6F">
      <w:pPr>
        <w:pStyle w:val="CommentText"/>
      </w:pPr>
      <w:r>
        <w:rPr>
          <w:rStyle w:val="CommentReference"/>
        </w:rPr>
        <w:annotationRef/>
      </w:r>
      <w:r>
        <w:t>Kinetic details can be counted on the 25</w:t>
      </w:r>
      <w:r w:rsidRPr="008D5E6F">
        <w:rPr>
          <w:vertAlign w:val="superscript"/>
        </w:rPr>
        <w:t>th</w:t>
      </w:r>
      <w:r>
        <w:t>, will wait until then to write this section.</w:t>
      </w:r>
    </w:p>
  </w:comment>
  <w:comment w:id="5"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7" w:author="machen" w:date="2016-05-29T14:03:00Z" w:initials="m">
    <w:p w14:paraId="16CC6303" w14:textId="57BEDE7C" w:rsidR="00D30C36" w:rsidRDefault="00D30C36">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2013C"/>
    <w:rsid w:val="00030050"/>
    <w:rsid w:val="00034293"/>
    <w:rsid w:val="000504B0"/>
    <w:rsid w:val="00051EC7"/>
    <w:rsid w:val="000522B7"/>
    <w:rsid w:val="0005341D"/>
    <w:rsid w:val="000660E0"/>
    <w:rsid w:val="00076876"/>
    <w:rsid w:val="00085D34"/>
    <w:rsid w:val="000919A0"/>
    <w:rsid w:val="000A2270"/>
    <w:rsid w:val="000A2B77"/>
    <w:rsid w:val="000B3200"/>
    <w:rsid w:val="000C1AE4"/>
    <w:rsid w:val="000C5422"/>
    <w:rsid w:val="000D3DBF"/>
    <w:rsid w:val="000F7D14"/>
    <w:rsid w:val="001010CB"/>
    <w:rsid w:val="0012510C"/>
    <w:rsid w:val="00133304"/>
    <w:rsid w:val="00144F98"/>
    <w:rsid w:val="00154524"/>
    <w:rsid w:val="00163E52"/>
    <w:rsid w:val="00167D90"/>
    <w:rsid w:val="00173974"/>
    <w:rsid w:val="00177B55"/>
    <w:rsid w:val="00197AA8"/>
    <w:rsid w:val="001B752A"/>
    <w:rsid w:val="001F0F1F"/>
    <w:rsid w:val="00210C4A"/>
    <w:rsid w:val="002137B6"/>
    <w:rsid w:val="00243BF9"/>
    <w:rsid w:val="0025421E"/>
    <w:rsid w:val="0026589E"/>
    <w:rsid w:val="00277470"/>
    <w:rsid w:val="00291774"/>
    <w:rsid w:val="002C66D7"/>
    <w:rsid w:val="002D52AD"/>
    <w:rsid w:val="00302AEE"/>
    <w:rsid w:val="003032A0"/>
    <w:rsid w:val="003121DF"/>
    <w:rsid w:val="0031487F"/>
    <w:rsid w:val="00314B92"/>
    <w:rsid w:val="00320650"/>
    <w:rsid w:val="00346B02"/>
    <w:rsid w:val="003505D1"/>
    <w:rsid w:val="003610DA"/>
    <w:rsid w:val="003748CB"/>
    <w:rsid w:val="00383ABE"/>
    <w:rsid w:val="00394CF2"/>
    <w:rsid w:val="003C014B"/>
    <w:rsid w:val="003C457B"/>
    <w:rsid w:val="003D2C05"/>
    <w:rsid w:val="003E3769"/>
    <w:rsid w:val="003F60EB"/>
    <w:rsid w:val="00400EB6"/>
    <w:rsid w:val="00411DA9"/>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1444A"/>
    <w:rsid w:val="00520539"/>
    <w:rsid w:val="00525F81"/>
    <w:rsid w:val="005400FA"/>
    <w:rsid w:val="00543FCE"/>
    <w:rsid w:val="00570A6F"/>
    <w:rsid w:val="0057203B"/>
    <w:rsid w:val="00584C5A"/>
    <w:rsid w:val="005B52D6"/>
    <w:rsid w:val="005C3F83"/>
    <w:rsid w:val="005C4438"/>
    <w:rsid w:val="005E1FEC"/>
    <w:rsid w:val="005E3908"/>
    <w:rsid w:val="0061584C"/>
    <w:rsid w:val="00627B60"/>
    <w:rsid w:val="00631F14"/>
    <w:rsid w:val="00642DB1"/>
    <w:rsid w:val="00646A4D"/>
    <w:rsid w:val="00653566"/>
    <w:rsid w:val="00665BFC"/>
    <w:rsid w:val="006674E7"/>
    <w:rsid w:val="0067175C"/>
    <w:rsid w:val="00671B0D"/>
    <w:rsid w:val="00672D57"/>
    <w:rsid w:val="0068223C"/>
    <w:rsid w:val="006A239A"/>
    <w:rsid w:val="006B4EBE"/>
    <w:rsid w:val="006B7DCE"/>
    <w:rsid w:val="006C34B0"/>
    <w:rsid w:val="006F3A7F"/>
    <w:rsid w:val="00717676"/>
    <w:rsid w:val="0072190E"/>
    <w:rsid w:val="00727B10"/>
    <w:rsid w:val="007377A4"/>
    <w:rsid w:val="00737E5A"/>
    <w:rsid w:val="007444BF"/>
    <w:rsid w:val="00747938"/>
    <w:rsid w:val="00752915"/>
    <w:rsid w:val="00755D5E"/>
    <w:rsid w:val="007659E8"/>
    <w:rsid w:val="00767A3D"/>
    <w:rsid w:val="0078375C"/>
    <w:rsid w:val="00791ACF"/>
    <w:rsid w:val="007B17F0"/>
    <w:rsid w:val="007B346B"/>
    <w:rsid w:val="007C6A43"/>
    <w:rsid w:val="007D2347"/>
    <w:rsid w:val="007F6638"/>
    <w:rsid w:val="00800E52"/>
    <w:rsid w:val="00806F65"/>
    <w:rsid w:val="00831BFB"/>
    <w:rsid w:val="00832FDC"/>
    <w:rsid w:val="00836777"/>
    <w:rsid w:val="00855944"/>
    <w:rsid w:val="00887CB1"/>
    <w:rsid w:val="008A0962"/>
    <w:rsid w:val="008A74DB"/>
    <w:rsid w:val="008B0456"/>
    <w:rsid w:val="008B7A5C"/>
    <w:rsid w:val="008D5E6F"/>
    <w:rsid w:val="008F2F9A"/>
    <w:rsid w:val="00923445"/>
    <w:rsid w:val="00924C4D"/>
    <w:rsid w:val="009378CA"/>
    <w:rsid w:val="00946431"/>
    <w:rsid w:val="009934C3"/>
    <w:rsid w:val="00993E76"/>
    <w:rsid w:val="00994948"/>
    <w:rsid w:val="009A0060"/>
    <w:rsid w:val="009A509E"/>
    <w:rsid w:val="009C7C54"/>
    <w:rsid w:val="009E1557"/>
    <w:rsid w:val="00A41A6F"/>
    <w:rsid w:val="00A64D4A"/>
    <w:rsid w:val="00A73907"/>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80292"/>
    <w:rsid w:val="00B9754E"/>
    <w:rsid w:val="00B97F5D"/>
    <w:rsid w:val="00BB52F1"/>
    <w:rsid w:val="00BB777D"/>
    <w:rsid w:val="00BC00AE"/>
    <w:rsid w:val="00BC36D6"/>
    <w:rsid w:val="00BE6AF9"/>
    <w:rsid w:val="00BE6B57"/>
    <w:rsid w:val="00BF1FB1"/>
    <w:rsid w:val="00BF4170"/>
    <w:rsid w:val="00C07D4E"/>
    <w:rsid w:val="00C12AA1"/>
    <w:rsid w:val="00C1752C"/>
    <w:rsid w:val="00C2009C"/>
    <w:rsid w:val="00C242A4"/>
    <w:rsid w:val="00C4280C"/>
    <w:rsid w:val="00C63F66"/>
    <w:rsid w:val="00C66993"/>
    <w:rsid w:val="00C75F08"/>
    <w:rsid w:val="00C8712F"/>
    <w:rsid w:val="00CE1C34"/>
    <w:rsid w:val="00CE2754"/>
    <w:rsid w:val="00D173FA"/>
    <w:rsid w:val="00D30C36"/>
    <w:rsid w:val="00D34445"/>
    <w:rsid w:val="00D36EF3"/>
    <w:rsid w:val="00D42F7E"/>
    <w:rsid w:val="00D51929"/>
    <w:rsid w:val="00D60ABF"/>
    <w:rsid w:val="00D60F6C"/>
    <w:rsid w:val="00D713C8"/>
    <w:rsid w:val="00D7328C"/>
    <w:rsid w:val="00D8574E"/>
    <w:rsid w:val="00D9088E"/>
    <w:rsid w:val="00D91CB2"/>
    <w:rsid w:val="00DA0A7D"/>
    <w:rsid w:val="00DB6383"/>
    <w:rsid w:val="00DC781E"/>
    <w:rsid w:val="00DD73D3"/>
    <w:rsid w:val="00DE0174"/>
    <w:rsid w:val="00DE4BC8"/>
    <w:rsid w:val="00DE72DF"/>
    <w:rsid w:val="00E14811"/>
    <w:rsid w:val="00E26EE8"/>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4DEB"/>
    <w:rsid w:val="00F563F7"/>
    <w:rsid w:val="00F63FA8"/>
    <w:rsid w:val="00F80772"/>
    <w:rsid w:val="00FA1FCF"/>
    <w:rsid w:val="00FA7E83"/>
    <w:rsid w:val="00FB575D"/>
    <w:rsid w:val="00FC3C91"/>
    <w:rsid w:val="00FC4031"/>
    <w:rsid w:val="00FC6BEA"/>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5DFAD-2F85-4875-9CE9-44AF7B831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0</TotalTime>
  <Pages>13</Pages>
  <Words>19481</Words>
  <Characters>111044</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30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58</cp:revision>
  <dcterms:created xsi:type="dcterms:W3CDTF">2016-03-22T19:17:00Z</dcterms:created>
  <dcterms:modified xsi:type="dcterms:W3CDTF">2016-06-1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